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C94FC9">
        <w:rPr>
          <w:rFonts w:eastAsia="Times New Roman"/>
          <w:noProof/>
        </w:rPr>
        <w:t>May 11,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 xml:space="preserve">-induced </w:t>
      </w:r>
      <w:proofErr w:type="spellStart"/>
      <w:r w:rsidR="009A61A0" w:rsidRPr="00721F05">
        <w:rPr>
          <w:rFonts w:asciiTheme="minorHAnsi" w:hAnsiTheme="minorHAnsi"/>
        </w:rPr>
        <w:t>hypermutation</w:t>
      </w:r>
      <w:bookmarkEnd w:id="4"/>
      <w:proofErr w:type="spellEnd"/>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7863CD">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7863CD">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7863CD">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7863C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7863C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7863CD">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7863CD">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 xml:space="preserve">The evolution of stress-induced </w:t>
      </w:r>
      <w:proofErr w:type="spellStart"/>
      <w:r w:rsidRPr="00721F05">
        <w:rPr>
          <w:rFonts w:asciiTheme="minorHAnsi" w:hAnsiTheme="minorHAnsi"/>
        </w:rPr>
        <w:t>hypermutation</w:t>
      </w:r>
      <w:proofErr w:type="spellEnd"/>
      <w:r w:rsidRPr="00721F05">
        <w:rPr>
          <w:rFonts w:asciiTheme="minorHAnsi" w:hAnsiTheme="minorHAnsi"/>
        </w:rPr>
        <w:t xml:space="preserve">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proofErr w:type="spellStart"/>
      <w:r w:rsidR="00B65692" w:rsidRPr="00721F05">
        <w:t>mutator</w:t>
      </w:r>
      <w:proofErr w:type="spellEnd"/>
      <w:r w:rsidR="00B65692" w:rsidRPr="00721F05">
        <w:t xml:space="preserve">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proofErr w:type="spellStart"/>
      <w:r w:rsidR="00B65692" w:rsidRPr="00721F05">
        <w:t>mutator</w:t>
      </w:r>
      <w:proofErr w:type="spellEnd"/>
      <w:r w:rsidR="00B65692" w:rsidRPr="00721F05">
        <w:t xml:space="preserve">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proofErr w:type="spellStart"/>
      <w:r w:rsidR="003A3923" w:rsidRPr="00721F05">
        <w:t>mutator</w:t>
      </w:r>
      <w:proofErr w:type="spellEnd"/>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8834FE">
      <w:r w:rsidRPr="00721F05">
        <w:t>Nevertheless, most microorganisms are not entirely asexual. Bacteria perform recombination, or horizontal</w:t>
      </w:r>
      <w:r w:rsidR="008834FE">
        <w:t>/lateral</w:t>
      </w:r>
      <w:r w:rsidRPr="00721F05">
        <w:t xml:space="preserve"> gene transfer (HGT</w:t>
      </w:r>
      <w:r w:rsidR="008834FE">
        <w:t>/LGT</w:t>
      </w:r>
      <w:r w:rsidRPr="00721F05">
        <w: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7863C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w:t>
      </w:r>
      <w:r w:rsidR="00792B01" w:rsidRPr="00721F05">
        <w:lastRenderedPageBreak/>
        <w:t xml:space="preserve">transferred between cells </w:t>
      </w:r>
      <w:r w:rsidR="00792B01" w:rsidRPr="00721F05">
        <w:fldChar w:fldCharType="begin" w:fldLock="1"/>
      </w:r>
      <w:r w:rsidR="007863CD">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7863CD">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w:t>
      </w:r>
      <w:r w:rsidR="008834FE">
        <w:t>sometimes reproduce</w:t>
      </w:r>
      <w:r w:rsidR="00792B01" w:rsidRPr="00721F05">
        <w:t xml:space="preserve"> sex</w:t>
      </w:r>
      <w:r w:rsidR="008834FE">
        <w:t>ually</w:t>
      </w:r>
      <w:r w:rsidR="00792B01" w:rsidRPr="00721F05">
        <w:t xml:space="preserve">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proofErr w:type="spellStart"/>
      <w:r w:rsidR="007369B1" w:rsidRPr="00721F05">
        <w:rPr>
          <w:rFonts w:asciiTheme="minorHAnsi" w:hAnsiTheme="minorHAnsi"/>
        </w:rPr>
        <w:t>mutators</w:t>
      </w:r>
      <w:bookmarkEnd w:id="7"/>
      <w:proofErr w:type="spellEnd"/>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7863CD">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7863CD">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7863CD">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7863CD">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7863CD">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7863CD">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7863CD">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7863CD">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7863CD">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proofErr w:type="spellStart"/>
      <w:r w:rsidR="003A3923" w:rsidRPr="00721F05">
        <w:t>mutator</w:t>
      </w:r>
      <w:proofErr w:type="spellEnd"/>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proofErr w:type="spellStart"/>
      <w:r w:rsidR="003A3923" w:rsidRPr="00721F05">
        <w:t>mutator</w:t>
      </w:r>
      <w:proofErr w:type="spellEnd"/>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7863CD">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Smith and Haigh 2009; Taddei et al. 1997; Charlesworth 2007)" }, "properties" : { "noteIndex" : 0 }, "schema" : "https://github.com/citation-style-language/schema/raw/master/csl-citation.json" }</w:instrText>
      </w:r>
      <w:r w:rsidRPr="00721F05">
        <w:fldChar w:fldCharType="separate"/>
      </w:r>
      <w:r w:rsidR="00630519" w:rsidRPr="00630519">
        <w:rPr>
          <w:noProof/>
        </w:rPr>
        <w:t>(Smith and Haigh 2009; Taddei et al. 1997; Charlesworth 2007)</w:t>
      </w:r>
      <w:r w:rsidRPr="00721F05">
        <w:fldChar w:fldCharType="end"/>
      </w:r>
      <w:r w:rsidR="00630519">
        <w:t xml:space="preserve">, even if those mutations were originally deleterious when generated </w:t>
      </w:r>
      <w:r w:rsidR="00630519">
        <w:fldChar w:fldCharType="begin" w:fldLock="1"/>
      </w:r>
      <w:r w:rsidR="007863CD">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proofErr w:type="spellStart"/>
      <w:r w:rsidR="003A3923" w:rsidRPr="00721F05">
        <w:t>mutator</w:t>
      </w:r>
      <w:proofErr w:type="spellEnd"/>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7863CD">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7863CD">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proofErr w:type="spellStart"/>
      <w:r w:rsidR="003A3923" w:rsidRPr="00721F05">
        <w:t>mutator</w:t>
      </w:r>
      <w:proofErr w:type="spellEnd"/>
      <w:r w:rsidRPr="00721F05">
        <w:t xml:space="preserve">: because recombination tends to break the linkage between the </w:t>
      </w:r>
      <w:proofErr w:type="spellStart"/>
      <w:r w:rsidR="003A3923" w:rsidRPr="00721F05">
        <w:t>mutator</w:t>
      </w:r>
      <w:proofErr w:type="spellEnd"/>
      <w:r w:rsidR="003A3923" w:rsidRPr="00721F05">
        <w:t xml:space="preserve">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proofErr w:type="spellStart"/>
      <w:r w:rsidR="003A3923" w:rsidRPr="00721F05">
        <w:t>mutator</w:t>
      </w:r>
      <w:proofErr w:type="spellEnd"/>
      <w:r w:rsidR="003A3923" w:rsidRPr="00721F05">
        <w:t xml:space="preserve">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proofErr w:type="spellStart"/>
      <w:r w:rsidR="003A3923" w:rsidRPr="00721F05">
        <w:t>mutator</w:t>
      </w:r>
      <w:proofErr w:type="spellEnd"/>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proofErr w:type="spellStart"/>
      <w:r w:rsidR="003A3923" w:rsidRPr="00721F05">
        <w:t>mutator</w:t>
      </w:r>
      <w:proofErr w:type="spellEnd"/>
      <w:r w:rsidR="003A3923" w:rsidRPr="00721F05">
        <w:t xml:space="preserve"> alleles </w:t>
      </w:r>
      <w:r w:rsidRPr="00721F05">
        <w:t xml:space="preserve">will be more significant and that the net effect of recombination on the fate of </w:t>
      </w:r>
      <w:proofErr w:type="spellStart"/>
      <w:r w:rsidR="003A3923" w:rsidRPr="00721F05">
        <w:t>mutators</w:t>
      </w:r>
      <w:proofErr w:type="spellEnd"/>
      <w:r w:rsidR="003A3923" w:rsidRPr="00721F05">
        <w:t xml:space="preserve"> </w:t>
      </w:r>
      <w:r w:rsidRPr="00721F05">
        <w:t xml:space="preserve">will be negative </w:t>
      </w:r>
      <w:r w:rsidRPr="00721F05">
        <w:fldChar w:fldCharType="begin" w:fldLock="1"/>
      </w:r>
      <w:r w:rsidR="007863CD">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proofErr w:type="spellStart"/>
      <w:r w:rsidR="003A3923" w:rsidRPr="00721F05">
        <w:t>mutators</w:t>
      </w:r>
      <w:proofErr w:type="spellEnd"/>
      <w:r w:rsidRPr="00721F05">
        <w:t xml:space="preserve">, both at the population and the individual levels, </w:t>
      </w:r>
      <w:r w:rsidR="007369B1" w:rsidRPr="00721F05">
        <w:t xml:space="preserve">it is important to examine if stress-induced </w:t>
      </w:r>
      <w:proofErr w:type="spellStart"/>
      <w:r w:rsidR="007369B1" w:rsidRPr="00721F05">
        <w:t>mutators</w:t>
      </w:r>
      <w:proofErr w:type="spellEnd"/>
      <w:r w:rsidR="007369B1" w:rsidRPr="00721F05">
        <w:t xml:space="preserve">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proofErr w:type="spellStart"/>
      <w:r w:rsidRPr="00721F05">
        <w:rPr>
          <w:rFonts w:asciiTheme="minorHAnsi" w:hAnsiTheme="minorHAnsi"/>
        </w:rPr>
        <w:t>hyper</w:t>
      </w:r>
      <w:r w:rsidR="00CA06B1" w:rsidRPr="00721F05">
        <w:rPr>
          <w:rFonts w:asciiTheme="minorHAnsi" w:hAnsiTheme="minorHAnsi"/>
        </w:rPr>
        <w:t>mutation</w:t>
      </w:r>
      <w:proofErr w:type="spellEnd"/>
      <w:r w:rsidR="00CA06B1" w:rsidRPr="00721F05">
        <w:rPr>
          <w:rFonts w:asciiTheme="minorHAnsi" w:hAnsiTheme="minorHAnsi"/>
        </w:rPr>
        <w:t xml:space="preserve">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and sir</w:t>
      </w:r>
      <w:proofErr w:type="gramStart"/>
      <w:r w:rsidR="00CA06B1" w:rsidRPr="00721F05">
        <w:rPr>
          <w:rFonts w:asciiTheme="minorHAnsi" w:hAnsiTheme="minorHAnsi"/>
        </w:rPr>
        <w:t xml:space="preserve">? </w:t>
      </w:r>
      <w:r w:rsidR="00C861BA" w:rsidRPr="00721F05">
        <w:rPr>
          <w:rFonts w:asciiTheme="minorHAnsi" w:hAnsiTheme="minorHAnsi"/>
        </w:rPr>
        <w:t>)</w:t>
      </w:r>
      <w:bookmarkEnd w:id="8"/>
      <w:proofErr w:type="gramEnd"/>
    </w:p>
    <w:p w:rsidR="007369B1" w:rsidRPr="00721F05" w:rsidRDefault="007369B1" w:rsidP="00E56CE3">
      <w:r w:rsidRPr="00721F05">
        <w:t xml:space="preserve">We used simulations to study the evolution of stress-induced </w:t>
      </w:r>
      <w:proofErr w:type="spellStart"/>
      <w:r w:rsidRPr="00721F05">
        <w:t>mutators</w:t>
      </w:r>
      <w:proofErr w:type="spellEnd"/>
      <w:r w:rsidRPr="00721F05">
        <w:t xml:space="preserve"> in the presence of recombination in finite populations evolving in changing environments. </w:t>
      </w:r>
    </w:p>
    <w:p w:rsidR="007369B1" w:rsidRPr="00721F05" w:rsidRDefault="007369B1" w:rsidP="0036194A">
      <w:r w:rsidRPr="00721F05">
        <w:t xml:space="preserve">We show that (i) </w:t>
      </w:r>
      <w:proofErr w:type="spellStart"/>
      <w:r w:rsidR="00636CE6" w:rsidRPr="00721F05">
        <w:t>mutators</w:t>
      </w:r>
      <w:proofErr w:type="spellEnd"/>
      <w:r w:rsidRPr="00721F05">
        <w:t xml:space="preserve"> </w:t>
      </w:r>
      <w:r w:rsidR="0036194A">
        <w:t>are</w:t>
      </w:r>
      <w:r w:rsidRPr="00721F05">
        <w:t xml:space="preserve"> favored by selection if environmental changes are frequent and recombination is weaker than mutation; (ii) when </w:t>
      </w:r>
      <w:proofErr w:type="spellStart"/>
      <w:r w:rsidR="00636CE6" w:rsidRPr="00721F05">
        <w:t>mutators</w:t>
      </w:r>
      <w:proofErr w:type="spellEnd"/>
      <w:r w:rsidRPr="00721F05">
        <w:t xml:space="preserve"> </w:t>
      </w:r>
      <w:r w:rsidR="00636CE6" w:rsidRPr="00721F05">
        <w:t>are</w:t>
      </w:r>
      <w:r w:rsidRPr="00721F05">
        <w:t xml:space="preserve"> advantageous, stress-induced </w:t>
      </w:r>
      <w:proofErr w:type="spellStart"/>
      <w:r w:rsidRPr="00721F05">
        <w:t>mutators</w:t>
      </w:r>
      <w:proofErr w:type="spellEnd"/>
      <w:r w:rsidRPr="00721F05">
        <w:t xml:space="preserve"> are favored over constitutive </w:t>
      </w:r>
      <w:proofErr w:type="spellStart"/>
      <w:r w:rsidRPr="00721F05">
        <w:t>mutators</w:t>
      </w:r>
      <w:proofErr w:type="spellEnd"/>
      <w:r w:rsidRPr="00721F05">
        <w:t xml:space="preserve">; (iii) stress-induced </w:t>
      </w:r>
      <w:proofErr w:type="spellStart"/>
      <w:r w:rsidRPr="00721F05">
        <w:t>mutators</w:t>
      </w:r>
      <w:proofErr w:type="spellEnd"/>
      <w:r w:rsidRPr="00721F05">
        <w:t xml:space="preserve"> can be favored even when </w:t>
      </w:r>
      <w:r w:rsidR="0036194A">
        <w:t xml:space="preserve">constitutive </w:t>
      </w:r>
      <w:proofErr w:type="spellStart"/>
      <w:r w:rsidR="0036194A">
        <w:t>mutators</w:t>
      </w:r>
      <w:proofErr w:type="spellEnd"/>
      <w:r w:rsidR="0036194A">
        <w:t xml:space="preserve"> are not</w:t>
      </w:r>
      <w:r w:rsidRPr="00721F05">
        <w:t xml:space="preserve">; (iv) recombination reduces the selection for </w:t>
      </w:r>
      <w:proofErr w:type="spellStart"/>
      <w:r w:rsidRPr="00721F05">
        <w:t>mutators</w:t>
      </w:r>
      <w:proofErr w:type="spellEnd"/>
      <w:r w:rsidRPr="00721F05">
        <w:t xml:space="preserve"> primarily by disrupting the "hitch-hiking effect" rather than by the "Fisher-Muller effect"; and (v) if recombination is also stress-induced, </w:t>
      </w:r>
      <w:proofErr w:type="spellStart"/>
      <w:r w:rsidR="00636CE6" w:rsidRPr="00721F05">
        <w:t>mutators</w:t>
      </w:r>
      <w:proofErr w:type="spellEnd"/>
      <w:r w:rsidR="00636CE6" w:rsidRPr="00721F05">
        <w:t xml:space="preserve"> are</w:t>
      </w:r>
      <w:r w:rsidRPr="00721F05">
        <w:t xml:space="preserve"> still favored in rapidly changing environments, and stress-induced </w:t>
      </w:r>
      <w:proofErr w:type="spellStart"/>
      <w:r w:rsidRPr="00721F05">
        <w:t>mutators</w:t>
      </w:r>
      <w:proofErr w:type="spellEnd"/>
      <w:r w:rsidRPr="00721F05">
        <w:t xml:space="preserve"> are still favored over constitutive </w:t>
      </w:r>
      <w:proofErr w:type="spellStart"/>
      <w:r w:rsidRPr="00721F05">
        <w:t>mutators</w:t>
      </w:r>
      <w:proofErr w:type="spellEnd"/>
      <w:r w:rsidRPr="00721F05">
        <w:t>.</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470AD2">
      <w:pPr>
        <w:rPr>
          <w:i/>
        </w:rPr>
      </w:pPr>
      <w:r w:rsidRPr="00721F05">
        <w:rPr>
          <w:iCs/>
        </w:rPr>
        <w:lastRenderedPageBreak/>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B978DF">
        <w:rPr>
          <w:i/>
        </w:rPr>
        <w:t>i.e.</w:t>
      </w:r>
      <w:r w:rsidR="00B978DF">
        <w:t>, its frequency)</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we multiply </w:t>
      </w:r>
      <w:r w:rsidR="00470AD2">
        <w:t>the group</w:t>
      </w:r>
      <w:r w:rsidR="007D60D9">
        <w:t xml:space="preserve"> relative</w:t>
      </w:r>
      <w:r w:rsidR="00470AD2">
        <w:t xml:space="preserve">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 xml:space="preserve">beneficial allele with probability β and to the deleterious one with probability 1-β (β is </w:t>
      </w:r>
      <w:bookmarkStart w:id="11" w:name="_GoBack"/>
      <w:bookmarkEnd w:id="11"/>
      <w:r w:rsidR="00472A91" w:rsidRPr="00721F05">
        <w:t>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p>
    <w:p w:rsidR="00F33150" w:rsidRDefault="00F33150">
      <w:pPr>
        <w:spacing w:after="200" w:line="276" w:lineRule="auto"/>
        <w:ind w:firstLine="0"/>
        <w:rPr>
          <w:rFonts w:eastAsiaTheme="majorEastAsia" w:cstheme="majorBidi"/>
          <w:b/>
          <w:bCs/>
          <w:color w:val="365F91" w:themeColor="accent1" w:themeShade="BF"/>
          <w:sz w:val="28"/>
          <w:szCs w:val="28"/>
        </w:rPr>
      </w:pPr>
      <w:bookmarkStart w:id="12" w:name="h.jhk69kxs5c9t"/>
      <w:bookmarkStart w:id="13" w:name="_Toc336511469"/>
      <w:bookmarkEnd w:id="12"/>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3"/>
    </w:p>
    <w:p w:rsidR="00F33150" w:rsidRDefault="00F33150" w:rsidP="00F33150">
      <w:r w:rsidRPr="00721F05">
        <w:t xml:space="preserve">Previously, we showed that stress-induced </w:t>
      </w:r>
      <w:proofErr w:type="spellStart"/>
      <w:r w:rsidRPr="00721F05">
        <w:t>mutators</w:t>
      </w:r>
      <w:proofErr w:type="spellEnd"/>
      <w:r w:rsidRPr="00721F05">
        <w:t xml:space="preserve"> can invade asexual populations </w:t>
      </w:r>
      <w:r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Pr="00721F05">
        <w:t xml:space="preserve">. However, many microbe populations are not entirely asexual. The rates of horizontal gene transfer in bacteria greatly differ between different species and mechanisms, as does the rate of sex and recombination in yeast [REF]. </w:t>
      </w:r>
    </w:p>
    <w:p w:rsidR="00310BF7" w:rsidRPr="00721F05" w:rsidRDefault="007F2309" w:rsidP="00F33150">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of bacteria</w:t>
      </w:r>
      <w:r w:rsidR="00C40CFE" w:rsidRPr="00721F05">
        <w:t xml:space="preserve"> </w:t>
      </w:r>
      <w:r w:rsidRPr="00721F05">
        <w:t xml:space="preserve">experiencing changing environments. We estimated the fixation probability of </w:t>
      </w:r>
      <w:r w:rsidR="00F33150">
        <w:t>modifier alleles</w:t>
      </w:r>
      <w:r w:rsidR="003A3923" w:rsidRPr="00721F05">
        <w:t xml:space="preserve"> </w:t>
      </w:r>
      <w:r w:rsidR="00C40CFE" w:rsidRPr="00721F05">
        <w:t>from</w:t>
      </w:r>
      <w:r w:rsidRPr="00721F05">
        <w:t xml:space="preserve"> the fraction of competitions in which </w:t>
      </w:r>
      <w:r w:rsidR="00F33150">
        <w:t>they 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In contrast, if </w:t>
      </w:r>
      <w:r w:rsidR="00FB03E2" w:rsidRPr="00721F05">
        <w:t>an allele</w:t>
      </w:r>
      <w:r w:rsidR="00C40CFE" w:rsidRPr="00721F05">
        <w:t xml:space="preserve"> is favore</w:t>
      </w:r>
      <w:r w:rsidR="0068460F" w:rsidRPr="00721F05">
        <w:t xml:space="preserve">d or disfavored by selection 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also measured the time for adaptation in populations homogenous at the modifier loci and the dynamics of mean, max, and min fitness during the adaptation process.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w:t>
      </w:r>
      <w:proofErr w:type="spellStart"/>
      <w:r w:rsidRPr="00721F05">
        <w:t>mutators</w:t>
      </w:r>
      <w:proofErr w:type="spellEnd"/>
      <w:r w:rsidRPr="00721F05">
        <w:t xml:space="preserve">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w:t>
      </w:r>
      <w:proofErr w:type="spellStart"/>
      <w:r w:rsidR="008B66B5">
        <w:t>mutators</w:t>
      </w:r>
      <w:proofErr w:type="spellEnd"/>
      <w:r w:rsidR="008B66B5">
        <w:t xml:space="preserve">, as shown before for CM </w:t>
      </w:r>
      <w:r w:rsidR="008B66B5">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lang w:bidi="ar-SA"/>
        </w:rPr>
        <w:lastRenderedPageBreak/>
        <w:drawing>
          <wp:inline distT="0" distB="0" distL="0" distR="0" wp14:anchorId="317CD8E7" wp14:editId="1D99F501">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4" w:name="h.pb2tvb9wvzww"/>
      <w:bookmarkStart w:id="15" w:name="_Ref370053574"/>
      <w:bookmarkStart w:id="16" w:name="_Toc336511473"/>
      <w:bookmarkEnd w:id="14"/>
      <w:r w:rsidRPr="00721F05">
        <w:t xml:space="preserve">Figure </w:t>
      </w:r>
      <w:fldSimple w:instr=" SEQ Figure \* ARABIC ">
        <w:r w:rsidR="006E5183">
          <w:rPr>
            <w:noProof/>
          </w:rPr>
          <w:t>1</w:t>
        </w:r>
      </w:fldSimple>
      <w:bookmarkEnd w:id="15"/>
      <w:r w:rsidRPr="00721F05">
        <w:t xml:space="preserve"> </w:t>
      </w:r>
      <w:r w:rsidR="00D612CB">
        <w:t xml:space="preserve">- </w:t>
      </w:r>
      <w:r w:rsidR="00D612CB" w:rsidRPr="00D612CB">
        <w:t>invasion_SIMvsCM_pop_1e6_2014-02-23</w:t>
      </w:r>
    </w:p>
    <w:p w:rsidR="002F40E4" w:rsidRDefault="002F40E4" w:rsidP="000151FE"/>
    <w:p w:rsidR="00D612CB" w:rsidRDefault="009E0856" w:rsidP="009E085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erious (β=0.1; left panel) SIM fixation is</w:t>
      </w:r>
      <w:r w:rsidR="00D612CB">
        <w:t xml:space="preserve"> </w:t>
      </w:r>
      <w:r>
        <w:t>more likely than CM fixation</w:t>
      </w:r>
      <w:r w:rsidR="00D612CB">
        <w:t>. However, when all mutations are beneficial (β=1; right panel), there is no difference between SIM and CM</w:t>
      </w:r>
      <w:r>
        <w:t xml:space="preserve"> fixation. This suggests </w:t>
      </w:r>
      <w:r w:rsidR="00D612CB">
        <w:t xml:space="preserve">that SIM </w:t>
      </w:r>
      <w:r>
        <w:t xml:space="preserve">is advantageous </w:t>
      </w:r>
      <w:r w:rsidR="00D612CB">
        <w:t xml:space="preserve">over CM </w:t>
      </w:r>
      <w:r>
        <w:t xml:space="preserve">because </w:t>
      </w:r>
      <w:r w:rsidR="00D612CB">
        <w:t>it generate</w:t>
      </w:r>
      <w:r>
        <w:t>s</w:t>
      </w:r>
      <w:r w:rsidR="00D612CB">
        <w:t xml:space="preserve"> </w:t>
      </w:r>
      <w:r>
        <w:t xml:space="preserve">less </w:t>
      </w:r>
      <w:r w:rsidR="00D612CB">
        <w:t xml:space="preserve">deleterious mutations due to lower mutation rates in adapted individuals. Alternatively, the reason could be that SIM purges deleterious mutations more successfully </w:t>
      </w:r>
      <w:r>
        <w:t xml:space="preserve">than CM, but we have shown before </w:t>
      </w:r>
      <w:r>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purging of deleterious mutations doesn't affect SIM in a constant environment</w:t>
      </w:r>
      <w:r w:rsidR="00D612CB">
        <w:t>.</w:t>
      </w:r>
    </w:p>
    <w:p w:rsidR="00D612CB" w:rsidRDefault="003A0243" w:rsidP="00D612CB">
      <w:pPr>
        <w:keepNext/>
        <w:jc w:val="center"/>
      </w:pPr>
      <w:r>
        <w:rPr>
          <w:noProof/>
          <w:lang w:bidi="ar-SA"/>
        </w:rPr>
        <w:lastRenderedPageBreak/>
        <w:drawing>
          <wp:inline distT="0" distB="0" distL="0" distR="0" wp14:anchorId="052A1625" wp14:editId="3AA02B16">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7" w:name="_Ref381104804"/>
      <w:r>
        <w:t xml:space="preserve">Figure </w:t>
      </w:r>
      <w:fldSimple w:instr=" SEQ Figure \* ARABIC ">
        <w:r w:rsidR="006E5183">
          <w:rPr>
            <w:noProof/>
          </w:rPr>
          <w:t>2</w:t>
        </w:r>
      </w:fldSimple>
      <w:bookmarkEnd w:id="17"/>
      <w:r>
        <w:t xml:space="preserve"> - </w:t>
      </w:r>
      <w:r w:rsidR="003A0243" w:rsidRPr="003A0243">
        <w:t>invasion_SIMvsCMvsNM_pop_1e5_1e6_2014-03-09</w:t>
      </w:r>
    </w:p>
    <w:p w:rsidR="0051712D" w:rsidRDefault="0051712D" w:rsidP="0051712D"/>
    <w:p w:rsidR="002A5C34" w:rsidRDefault="002A5C34" w:rsidP="00FA6129">
      <w:r>
        <w:t xml:space="preserve">More </w:t>
      </w:r>
      <w:r w:rsidR="005F544C">
        <w:t>information on</w:t>
      </w:r>
      <w:r>
        <w:t xml:space="preserve"> the advantage of SIM is given by the introduction of "recombination barriers". These barriers cause individuals to reject recombination with DNA from individuals with different modifier alleles. This prevents individuals with non-</w:t>
      </w:r>
      <w:proofErr w:type="spellStart"/>
      <w:r>
        <w:t>mutator</w:t>
      </w:r>
      <w:proofErr w:type="spellEnd"/>
      <w:r>
        <w:t xml:space="preserve"> alleles from "stealing" beneficial </w:t>
      </w:r>
      <w:proofErr w:type="spellStart"/>
      <w:r>
        <w:t>mutators</w:t>
      </w:r>
      <w:proofErr w:type="spellEnd"/>
      <w:r>
        <w:t xml:space="preserve"> and allows </w:t>
      </w:r>
      <w:proofErr w:type="spellStart"/>
      <w:r>
        <w:t>mutator</w:t>
      </w:r>
      <w:proofErr w:type="spellEnd"/>
      <w:r>
        <w:t xml:space="preserve"> alleles to "hitch-hike" with their beneficial mutations </w:t>
      </w:r>
      <w:r>
        <w:fldChar w:fldCharType="begin" w:fldLock="1"/>
      </w:r>
      <w: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mendeley" : { "previouslyFormattedCitation" : "(Smith and Haigh 2009)" }, "properties" : { "noteIndex" : 0 }, "schema" : "https://github.com/citation-style-language/schema/raw/master/csl-citation.json" }</w:instrText>
      </w:r>
      <w:r>
        <w:fldChar w:fldCharType="separate"/>
      </w:r>
      <w:r w:rsidRPr="007863CD">
        <w:rPr>
          <w:noProof/>
        </w:rPr>
        <w:t>(Smith and Haigh 2009)</w:t>
      </w:r>
      <w:r>
        <w:fldChar w:fldCharType="end"/>
      </w:r>
      <w:r>
        <w:t>. Our results (Figure S2) show that "recombination barriers" do not have a significant effect on the dynamics, suggesting the effect of recombination on "hitch-hiking" and the transfer of beneficial mutations between sub-populations is not an important factor in this system.</w:t>
      </w:r>
    </w:p>
    <w:p w:rsidR="0051712D" w:rsidRDefault="00BE3F10" w:rsidP="00184999">
      <w:r>
        <w:t>The effect of population size on the dynamics is explored in Figure 3</w:t>
      </w:r>
      <w:r w:rsidR="005D47D6">
        <w:t xml:space="preserve"> (also see Figure S1)</w:t>
      </w:r>
      <w:r>
        <w:t>. As the population size increases (from left to right) the effect of recombination on the fixation probability is stronger: with 10</w:t>
      </w:r>
      <w:r>
        <w:rPr>
          <w:vertAlign w:val="superscript"/>
        </w:rPr>
        <w:t>5</w:t>
      </w:r>
      <w:r>
        <w:t xml:space="preserve"> individuals</w:t>
      </w:r>
      <w:r w:rsidR="00810973">
        <w:t xml:space="preserve"> (left column)</w:t>
      </w:r>
      <w:r>
        <w:t>, recombination only mildly affects the fixation probabilities with τ=10</w:t>
      </w:r>
      <w:r w:rsidR="00810973">
        <w:t xml:space="preserve"> (bottom row)</w:t>
      </w:r>
      <w:r>
        <w:t>; with 10</w:t>
      </w:r>
      <w:r>
        <w:rPr>
          <w:vertAlign w:val="superscript"/>
        </w:rPr>
        <w:t>7</w:t>
      </w:r>
      <w:r>
        <w:t xml:space="preserve"> individuals </w:t>
      </w:r>
      <w:r w:rsidR="00810973">
        <w:t xml:space="preserve">(right column) </w:t>
      </w:r>
      <w:r>
        <w:t xml:space="preserve">recombination has a very </w:t>
      </w:r>
      <w:r>
        <w:lastRenderedPageBreak/>
        <w:t>significant effect. For example, the fixation probability of SIM</w:t>
      </w:r>
      <w:r w:rsidR="00810973">
        <w:t xml:space="preserve"> (solid blue)</w:t>
      </w:r>
      <w:r>
        <w:t xml:space="preserve"> with τ=5</w:t>
      </w:r>
      <w:r w:rsidR="00810973">
        <w:t xml:space="preserve"> (middle row)</w:t>
      </w:r>
      <w:r>
        <w:t xml:space="preserve"> and N=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3, whereas there is no effect at all with N=10</w:t>
      </w:r>
      <w:r>
        <w:rPr>
          <w:vertAlign w:val="superscript"/>
        </w:rPr>
        <w:t>5</w:t>
      </w:r>
      <w:r w:rsidR="00810973">
        <w:t xml:space="preserve"> (left column)</w:t>
      </w:r>
      <w:r>
        <w:t>. This effect is similar for SIM and CM</w:t>
      </w:r>
      <w:r w:rsidR="00184999">
        <w:t xml:space="preserve"> and is consistent with results for CM in </w:t>
      </w:r>
      <w:r w:rsidR="00184999">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84999">
        <w:fldChar w:fldCharType="separate"/>
      </w:r>
      <w:r w:rsidR="00184999" w:rsidRPr="00184999">
        <w:rPr>
          <w:noProof/>
        </w:rPr>
        <w:t>(Tenaillon et al. 2000)</w:t>
      </w:r>
      <w:r w:rsidR="00184999">
        <w:fldChar w:fldCharType="end"/>
      </w:r>
      <w:r>
        <w:t>.</w:t>
      </w:r>
    </w:p>
    <w:p w:rsidR="0051712D" w:rsidRDefault="0051712D" w:rsidP="0051712D">
      <w:pPr>
        <w:keepNext/>
        <w:jc w:val="center"/>
      </w:pPr>
      <w:r>
        <w:rPr>
          <w:noProof/>
          <w:lang w:bidi="ar-SA"/>
        </w:rPr>
        <w:drawing>
          <wp:inline distT="0" distB="0" distL="0" distR="0" wp14:anchorId="2DA1B3D3" wp14:editId="2F7C6E69">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EQ Figure \* ARABIC ">
        <w:r w:rsidR="006E5183">
          <w:rPr>
            <w:noProof/>
          </w:rPr>
          <w:t>3</w:t>
        </w:r>
      </w:fldSimple>
      <w:r>
        <w:t xml:space="preserve"> - </w:t>
      </w:r>
      <w:r w:rsidRPr="0051712D">
        <w:t>invasion_SIMvsCMvsNM_pop_sizes_2014-02-23</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0151FE">
      <w:pPr>
        <w:pStyle w:val="Heading2"/>
        <w:rPr>
          <w:rFonts w:asciiTheme="minorHAnsi" w:hAnsiTheme="minorHAnsi"/>
        </w:rPr>
      </w:pPr>
      <w:r w:rsidRPr="00721F05">
        <w:rPr>
          <w:rFonts w:asciiTheme="minorHAnsi" w:hAnsiTheme="minorHAnsi"/>
        </w:rPr>
        <w:lastRenderedPageBreak/>
        <w:t xml:space="preserve">Co-evolution of </w:t>
      </w:r>
      <w:proofErr w:type="spellStart"/>
      <w:r w:rsidRPr="00721F05">
        <w:rPr>
          <w:rFonts w:asciiTheme="minorHAnsi" w:hAnsiTheme="minorHAnsi"/>
        </w:rPr>
        <w:t>mutators</w:t>
      </w:r>
      <w:proofErr w:type="spellEnd"/>
      <w:r w:rsidRPr="00721F05">
        <w:rPr>
          <w:rFonts w:asciiTheme="minorHAnsi" w:hAnsiTheme="minorHAnsi"/>
        </w:rPr>
        <w:t xml:space="preserve"> and </w:t>
      </w:r>
      <w:proofErr w:type="spellStart"/>
      <w:r w:rsidRPr="00721F05">
        <w:rPr>
          <w:rFonts w:asciiTheme="minorHAnsi" w:hAnsiTheme="minorHAnsi"/>
        </w:rPr>
        <w:t>recombinators</w:t>
      </w:r>
      <w:proofErr w:type="spellEnd"/>
    </w:p>
    <w:p w:rsidR="000151FE" w:rsidRDefault="00CD0D70" w:rsidP="00184999">
      <w:r>
        <w:t xml:space="preserve">Figure 4 shows results of competitions between alleles </w:t>
      </w:r>
      <w:r w:rsidR="00184999">
        <w:t>that</w:t>
      </w:r>
      <w:r>
        <w:t xml:space="preserve"> modify the recombination rate – "</w:t>
      </w:r>
      <w:proofErr w:type="spellStart"/>
      <w:r>
        <w:t>recombinator</w:t>
      </w:r>
      <w:proofErr w:type="spellEnd"/>
      <w:r>
        <w:t xml:space="preserve">" alleles. Both </w:t>
      </w:r>
      <w:r w:rsidR="000151FE" w:rsidRPr="00721F05">
        <w:t>constitutive</w:t>
      </w:r>
      <w:r>
        <w:t xml:space="preserve"> </w:t>
      </w:r>
      <w:proofErr w:type="spellStart"/>
      <w:r>
        <w:t>recombinators</w:t>
      </w:r>
      <w:proofErr w:type="spellEnd"/>
      <w:r>
        <w:t xml:space="preserve"> (CR</w:t>
      </w:r>
      <w:r w:rsidR="00810973">
        <w:t xml:space="preserve">; dashed </w:t>
      </w:r>
      <w:r w:rsidR="00184999">
        <w:t>purple</w:t>
      </w:r>
      <w:r>
        <w:t xml:space="preserve">) and stress-induced </w:t>
      </w:r>
      <w:proofErr w:type="spellStart"/>
      <w:r>
        <w:t>recombinators</w:t>
      </w:r>
      <w:proofErr w:type="spellEnd"/>
      <w:r>
        <w:t xml:space="preserve"> </w:t>
      </w:r>
      <w:r w:rsidR="000151FE" w:rsidRPr="00721F05">
        <w:t>(SIR</w:t>
      </w:r>
      <w:r w:rsidR="00810973">
        <w:t xml:space="preserve">; solid </w:t>
      </w:r>
      <w:r w:rsidR="00184999">
        <w:t>orange</w:t>
      </w:r>
      <w:r w:rsidR="000151FE" w:rsidRPr="00721F05">
        <w:t>)</w:t>
      </w:r>
      <w:r>
        <w:t xml:space="preserve"> win competitions against </w:t>
      </w:r>
      <w:proofErr w:type="spellStart"/>
      <w:r>
        <w:t>wildtype</w:t>
      </w:r>
      <w:proofErr w:type="spellEnd"/>
      <w:r>
        <w:t xml:space="preserve">, and their advantage increases with the </w:t>
      </w:r>
      <w:r w:rsidR="00184999">
        <w:t>general</w:t>
      </w:r>
      <w:r>
        <w:t xml:space="preserve"> recombination rate and the population size</w:t>
      </w:r>
      <w:r w:rsidR="000151FE" w:rsidRPr="00721F05">
        <w:t xml:space="preserve">. </w:t>
      </w:r>
    </w:p>
    <w:p w:rsidR="00CD0D70" w:rsidRDefault="00810973" w:rsidP="00CD0D70">
      <w:pPr>
        <w:keepNext/>
        <w:jc w:val="center"/>
      </w:pPr>
      <w:r>
        <w:rPr>
          <w:noProof/>
          <w:lang w:bidi="ar-SA"/>
        </w:rPr>
        <w:drawing>
          <wp:inline distT="0" distB="0" distL="0" distR="0" wp14:anchorId="53A473EE" wp14:editId="67005DBB">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EQ Figure \* ARABIC ">
        <w:r w:rsidR="006E5183">
          <w:rPr>
            <w:noProof/>
          </w:rPr>
          <w:t>4</w:t>
        </w:r>
      </w:fldSimple>
      <w:r>
        <w:t xml:space="preserve"> - </w:t>
      </w:r>
      <w:r w:rsidRPr="00CD0D70">
        <w:t>invasion_SIRvsCR_pop_sizes_2014-02-26</w:t>
      </w:r>
    </w:p>
    <w:p w:rsidR="00CD0D70" w:rsidRDefault="00CD0D70" w:rsidP="00CD0D70"/>
    <w:p w:rsidR="00CD0D70" w:rsidRDefault="003012BC" w:rsidP="0047230E">
      <w:r>
        <w:t xml:space="preserve">When a modifier allele affects both the mutation and the recombination rate, </w:t>
      </w:r>
      <w:r w:rsidR="0047230E">
        <w:t>the dynamics are more</w:t>
      </w:r>
      <w:r>
        <w:t xml:space="preserve"> complex (Figure 5). For a smaller population size (10</w:t>
      </w:r>
      <w:r>
        <w:rPr>
          <w:vertAlign w:val="superscript"/>
        </w:rPr>
        <w:t>5</w:t>
      </w:r>
      <w:r>
        <w:t xml:space="preserve">), SIM (with NR, CR or SIR) is the most successful, and if </w:t>
      </w:r>
      <w:r w:rsidR="0047230E">
        <w:t>it's</w:t>
      </w:r>
      <w:r>
        <w:t xml:space="preserve"> combined with a </w:t>
      </w:r>
      <w:proofErr w:type="spellStart"/>
      <w:r>
        <w:t>recombinator</w:t>
      </w:r>
      <w:proofErr w:type="spellEnd"/>
      <w:r>
        <w:t xml:space="preserve"> (CR or SIR) its success increases with the baseline recombination rate. For a larger population size (10</w:t>
      </w:r>
      <w:r>
        <w:rPr>
          <w:vertAlign w:val="superscript"/>
        </w:rPr>
        <w:t>6</w:t>
      </w:r>
      <w:r>
        <w:t xml:space="preserve">), this advantage of SIM over NM diminishes, and it is as good as NM with a </w:t>
      </w:r>
      <w:proofErr w:type="spellStart"/>
      <w:r>
        <w:t>recombinator</w:t>
      </w:r>
      <w:proofErr w:type="spellEnd"/>
      <w:r>
        <w:t xml:space="preserve"> and worse without one</w:t>
      </w:r>
      <w:r w:rsidR="0047230E">
        <w:t xml:space="preserve"> (reminiscent of Figure 1)</w:t>
      </w:r>
      <w:r>
        <w:t>. However, CM is always less successful then</w:t>
      </w:r>
      <w:r w:rsidR="0047230E">
        <w:t xml:space="preserve"> both</w:t>
      </w:r>
      <w:r>
        <w:t xml:space="preserve"> </w:t>
      </w:r>
      <w:r w:rsidR="0047230E">
        <w:t>N</w:t>
      </w:r>
      <w:r>
        <w:t xml:space="preserve">M and </w:t>
      </w:r>
      <w:r w:rsidR="0047230E">
        <w:t>SI</w:t>
      </w:r>
      <w:r>
        <w:t xml:space="preserve">M. </w:t>
      </w:r>
    </w:p>
    <w:p w:rsidR="003012BC" w:rsidRDefault="003012BC" w:rsidP="003012BC">
      <w:pPr>
        <w:keepNext/>
        <w:jc w:val="center"/>
      </w:pPr>
      <w:r>
        <w:rPr>
          <w:noProof/>
          <w:lang w:bidi="ar-SA"/>
        </w:rPr>
        <w:lastRenderedPageBreak/>
        <w:drawing>
          <wp:inline distT="0" distB="0" distL="0" distR="0" wp14:anchorId="1418BAD5" wp14:editId="13C44670">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Default="003012BC" w:rsidP="003012BC">
      <w:pPr>
        <w:pStyle w:val="Caption"/>
        <w:jc w:val="center"/>
      </w:pPr>
      <w:r>
        <w:t xml:space="preserve">Figure </w:t>
      </w:r>
      <w:fldSimple w:instr=" SEQ Figure \* ARABIC ">
        <w:r w:rsidR="006E5183">
          <w:rPr>
            <w:noProof/>
          </w:rPr>
          <w:t>5</w:t>
        </w:r>
      </w:fldSimple>
      <w:r>
        <w:t xml:space="preserve"> - </w:t>
      </w:r>
      <w:r w:rsidRPr="003012BC">
        <w:t>invasion_combined_tau_5_pop_sizes_2014-02-26</w:t>
      </w:r>
    </w:p>
    <w:p w:rsidR="005812EA" w:rsidRDefault="005812EA" w:rsidP="005812EA"/>
    <w:p w:rsidR="005812EA" w:rsidRPr="005812EA" w:rsidRDefault="005812EA" w:rsidP="005812EA">
      <w:r>
        <w:rPr>
          <w:noProof/>
          <w:lang w:bidi="ar-SA"/>
        </w:rPr>
        <w:lastRenderedPageBreak/>
        <w:drawing>
          <wp:inline distT="0" distB="0" distL="0" distR="0">
            <wp:extent cx="5725160" cy="4913630"/>
            <wp:effectExtent l="0" t="0" r="8890" b="1270"/>
            <wp:docPr id="7" name="Picture 7" descr="D:\workspace\mamba\simarba\analysis\invasion_invasion_combined_heatmap_N_1e6_2014-0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invasion_combined_heatmap_N_1e6_2014-03-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6E5183" w:rsidRDefault="005812EA" w:rsidP="005812EA">
      <w:pPr>
        <w:spacing w:after="200" w:line="276" w:lineRule="auto"/>
        <w:jc w:val="center"/>
      </w:pPr>
      <w:r>
        <w:rPr>
          <w:b/>
          <w:bCs/>
          <w:color w:val="4F81BD" w:themeColor="accent1"/>
          <w:sz w:val="18"/>
          <w:szCs w:val="18"/>
        </w:rPr>
        <w:t xml:space="preserve">Figure 5 </w:t>
      </w:r>
      <w:proofErr w:type="gramStart"/>
      <w:r>
        <w:rPr>
          <w:b/>
          <w:bCs/>
          <w:color w:val="4F81BD" w:themeColor="accent1"/>
          <w:sz w:val="18"/>
          <w:szCs w:val="18"/>
        </w:rPr>
        <w:t>alternative</w:t>
      </w:r>
      <w:proofErr w:type="gramEnd"/>
      <w:r>
        <w:rPr>
          <w:b/>
          <w:bCs/>
          <w:color w:val="4F81BD" w:themeColor="accent1"/>
          <w:sz w:val="18"/>
          <w:szCs w:val="18"/>
        </w:rPr>
        <w:t xml:space="preserve"> for pop size 1e6 - </w:t>
      </w:r>
      <w:r w:rsidRPr="005812EA">
        <w:rPr>
          <w:b/>
          <w:bCs/>
          <w:color w:val="4F81BD" w:themeColor="accent1"/>
          <w:sz w:val="18"/>
          <w:szCs w:val="18"/>
        </w:rPr>
        <w:t>invasion_invasion_combined_heatmap_N_1e6_2014-03-04</w:t>
      </w:r>
      <w:r w:rsidR="006E5183">
        <w:br w:type="page"/>
      </w:r>
    </w:p>
    <w:p w:rsidR="00E26B2F" w:rsidRDefault="006E5183" w:rsidP="00554C37">
      <w:r>
        <w:lastRenderedPageBreak/>
        <w:t xml:space="preserve">We also simulated competitions where the </w:t>
      </w:r>
      <w:proofErr w:type="spellStart"/>
      <w:r>
        <w:t>mutator</w:t>
      </w:r>
      <w:proofErr w:type="spellEnd"/>
      <w:r w:rsidR="00C4165C">
        <w:t xml:space="preserve"> allele also</w:t>
      </w:r>
      <w:r>
        <w:t xml:space="preserve"> </w:t>
      </w:r>
      <w:r w:rsidR="00C4165C">
        <w:t>induces</w:t>
      </w:r>
      <w:r>
        <w:t xml:space="preserve"> recombination in population</w:t>
      </w:r>
      <w:r w:rsidR="00C4165C">
        <w:t>s</w:t>
      </w:r>
      <w:r>
        <w:t xml:space="preserve"> that w</w:t>
      </w:r>
      <w:r w:rsidR="00C4165C">
        <w:t>ere</w:t>
      </w:r>
      <w:r>
        <w:t xml:space="preserve"> otherwise effectively asexual, with recombination rate </w:t>
      </w:r>
      <w:r>
        <w:rPr>
          <w:i/>
          <w:iCs/>
        </w:rPr>
        <w:t>r</w:t>
      </w:r>
      <w:r>
        <w:t>=1e-16. In this case, SIM was always most advantageous, but as the modifier inc</w:t>
      </w:r>
      <w:r w:rsidR="00554C37">
        <w:t xml:space="preserve">reased the rate of recombination, the fixation probability of all modifiers increased and </w:t>
      </w:r>
      <w:r>
        <w:t xml:space="preserve">the advantage of SIM over NM </w:t>
      </w:r>
      <w:r w:rsidR="00554C37">
        <w:t xml:space="preserve">disappeared </w:t>
      </w:r>
      <w:r>
        <w:t>– see Figure 6.</w:t>
      </w:r>
    </w:p>
    <w:p w:rsidR="006E5183" w:rsidRDefault="006E5183">
      <w:pPr>
        <w:spacing w:after="200" w:line="276" w:lineRule="auto"/>
        <w:ind w:firstLine="0"/>
      </w:pPr>
    </w:p>
    <w:p w:rsidR="006E5183" w:rsidRDefault="006E5183" w:rsidP="006E5183">
      <w:pPr>
        <w:keepNext/>
        <w:spacing w:after="200" w:line="276" w:lineRule="auto"/>
        <w:ind w:firstLine="0"/>
        <w:jc w:val="center"/>
      </w:pPr>
      <w:r>
        <w:rPr>
          <w:noProof/>
          <w:lang w:bidi="ar-SA"/>
        </w:rPr>
        <w:drawing>
          <wp:inline distT="0" distB="0" distL="0" distR="0" wp14:anchorId="6BCEEDFB" wp14:editId="7C8CB855">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fldSimple w:instr=" SEQ Figure \* ARABIC ">
        <w:r>
          <w:rPr>
            <w:noProof/>
          </w:rPr>
          <w:t>6</w:t>
        </w:r>
      </w:fldSimple>
      <w:r>
        <w:t xml:space="preserve"> - </w:t>
      </w:r>
      <w:r w:rsidRPr="006E5183">
        <w:t>invasion_SIMvsCMvsNM_asexuals_2014-03-10</w:t>
      </w:r>
    </w:p>
    <w:p w:rsidR="006E5183" w:rsidRDefault="006E5183">
      <w:pPr>
        <w:spacing w:after="200" w:line="276" w:lineRule="auto"/>
        <w:ind w:firstLine="0"/>
      </w:pPr>
      <w:r>
        <w:br w:type="page"/>
      </w:r>
    </w:p>
    <w:p w:rsidR="00E26B2F" w:rsidRPr="00901526" w:rsidRDefault="00E26B2F" w:rsidP="00E26B2F">
      <w:pPr>
        <w:pStyle w:val="Heading2"/>
        <w:rPr>
          <w:rFonts w:asciiTheme="minorHAnsi" w:hAnsiTheme="minorHAnsi"/>
        </w:rPr>
      </w:pPr>
      <w:r w:rsidRPr="00901526">
        <w:rPr>
          <w:rFonts w:asciiTheme="minorHAnsi" w:hAnsiTheme="minorHAnsi"/>
        </w:rPr>
        <w:lastRenderedPageBreak/>
        <w:t>Adaptation time</w:t>
      </w:r>
    </w:p>
    <w:p w:rsidR="00901526" w:rsidRDefault="000F32FA" w:rsidP="000F32FA">
      <w:pPr>
        <w:rPr>
          <w:rFonts w:eastAsiaTheme="majorEastAsia"/>
        </w:rPr>
      </w:pPr>
      <w:r>
        <w:rPr>
          <w:rFonts w:eastAsiaTheme="majorEastAsia"/>
        </w:rPr>
        <w:t>Next, we investigate how recombination affects a population-level trait – the average time until the population is adapted after an environmental change.</w:t>
      </w:r>
    </w:p>
    <w:p w:rsidR="00E95AD3" w:rsidRDefault="000F32FA" w:rsidP="0047230E">
      <w:pPr>
        <w:rPr>
          <w:rFonts w:eastAsiaTheme="majorEastAsia"/>
        </w:rPr>
      </w:pPr>
      <w:r>
        <w:rPr>
          <w:rFonts w:eastAsiaTheme="majorEastAsia"/>
        </w:rPr>
        <w:t xml:space="preserve">Figure 6 shows the adaptation time of populations homogenous at the modifier locus (NM in dotted green; CM in dashed red; SIM in solid blue) with different levels of mutation rate increase </w:t>
      </w:r>
      <w:r w:rsidR="0047230E">
        <w:rPr>
          <w:rFonts w:eastAsiaTheme="majorEastAsia"/>
        </w:rPr>
        <w:t xml:space="preserve">τ </w:t>
      </w:r>
      <w:r>
        <w:rPr>
          <w:rFonts w:eastAsiaTheme="majorEastAsia"/>
        </w:rPr>
        <w:t xml:space="preserve">(from left to right), populations size </w:t>
      </w:r>
      <w:r w:rsidR="0047230E">
        <w:rPr>
          <w:rFonts w:eastAsiaTheme="majorEastAsia"/>
          <w:i/>
          <w:iCs/>
        </w:rPr>
        <w:t>N</w:t>
      </w:r>
      <w:r w:rsidR="0047230E">
        <w:rPr>
          <w:rFonts w:eastAsiaTheme="majorEastAsia"/>
        </w:rPr>
        <w:t xml:space="preserve"> </w:t>
      </w:r>
      <w:r>
        <w:rPr>
          <w:rFonts w:eastAsiaTheme="majorEastAsia"/>
        </w:rPr>
        <w:t>(bottom to top), and number of beneficial mutations required for adaptation (one in circles; four in triangles</w:t>
      </w:r>
      <w:r w:rsidR="00E95AD3">
        <w:rPr>
          <w:rFonts w:eastAsiaTheme="majorEastAsia"/>
        </w:rPr>
        <w:t xml:space="preserve">; fitness effects of all mutations are equal and independent, </w:t>
      </w:r>
      <w:r w:rsidR="00E95AD3">
        <w:rPr>
          <w:rFonts w:eastAsiaTheme="majorEastAsia"/>
          <w:i/>
          <w:iCs/>
        </w:rPr>
        <w:t>i.e.</w:t>
      </w:r>
      <w:r w:rsidR="00E95AD3">
        <w:rPr>
          <w:rFonts w:eastAsiaTheme="majorEastAsia"/>
        </w:rPr>
        <w:t xml:space="preserve"> there is no epistasis</w:t>
      </w:r>
      <w:r>
        <w:rPr>
          <w:rFonts w:eastAsiaTheme="majorEastAsia"/>
        </w:rPr>
        <w:t xml:space="preserve">). </w:t>
      </w:r>
    </w:p>
    <w:p w:rsidR="000F32FA" w:rsidRDefault="000F32FA" w:rsidP="0047230E">
      <w:pPr>
        <w:rPr>
          <w:rFonts w:eastAsiaTheme="majorEastAsia"/>
        </w:rPr>
      </w:pPr>
      <w:r>
        <w:rPr>
          <w:rFonts w:eastAsiaTheme="majorEastAsia"/>
        </w:rPr>
        <w:t>First, in</w:t>
      </w:r>
      <w:r w:rsidR="00E95AD3">
        <w:rPr>
          <w:rFonts w:eastAsiaTheme="majorEastAsia"/>
        </w:rPr>
        <w:t>creasing rates of recombination</w:t>
      </w:r>
      <w:r>
        <w:rPr>
          <w:rFonts w:eastAsiaTheme="majorEastAsia"/>
        </w:rPr>
        <w:t xml:space="preserve"> (on the x-axis) reduce</w:t>
      </w:r>
      <w:r w:rsidR="00E95AD3">
        <w:rPr>
          <w:rFonts w:eastAsiaTheme="majorEastAsia"/>
        </w:rPr>
        <w:t>s</w:t>
      </w:r>
      <w:r>
        <w:rPr>
          <w:rFonts w:eastAsiaTheme="majorEastAsia"/>
        </w:rPr>
        <w:t xml:space="preserve"> </w:t>
      </w:r>
      <w:r w:rsidR="00E95AD3">
        <w:rPr>
          <w:rFonts w:eastAsiaTheme="majorEastAsia"/>
        </w:rPr>
        <w:t xml:space="preserve">the time for </w:t>
      </w:r>
      <w:r w:rsidR="0047230E">
        <w:rPr>
          <w:rFonts w:eastAsiaTheme="majorEastAsia"/>
        </w:rPr>
        <w:t>adaptation 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 </w:t>
      </w:r>
      <w:r w:rsidR="0047230E">
        <w:rPr>
          <w:rFonts w:eastAsiaTheme="majorEastAsia"/>
        </w:rPr>
        <w:fldChar w:fldCharType="begin" w:fldLock="1"/>
      </w:r>
      <w:r w:rsidR="007863C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7230E">
        <w:rPr>
          <w:rFonts w:eastAsiaTheme="majorEastAsia"/>
        </w:rPr>
        <w:fldChar w:fldCharType="separate"/>
      </w:r>
      <w:r w:rsidR="0047230E" w:rsidRPr="004B53DF">
        <w:rPr>
          <w:rFonts w:eastAsiaTheme="majorEastAsia"/>
          <w:noProof/>
        </w:rPr>
        <w:t>(Tenaillon et al. 2000)</w:t>
      </w:r>
      <w:r w:rsidR="0047230E">
        <w:rPr>
          <w:rFonts w:eastAsiaTheme="majorEastAsia"/>
        </w:rPr>
        <w:fldChar w:fldCharType="end"/>
      </w:r>
      <w:r w:rsidR="0047230E">
        <w:rPr>
          <w:rFonts w:eastAsiaTheme="majorEastAsia"/>
        </w:rPr>
        <w:t>. However, increasing the rate of recombination has not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7863CD">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p>
    <w:p w:rsidR="000F32FA" w:rsidRDefault="000F32FA" w:rsidP="0047230E">
      <w:pPr>
        <w:rPr>
          <w:rFonts w:eastAsiaTheme="majorEastAsia"/>
        </w:rPr>
      </w:pPr>
      <w:r>
        <w:rPr>
          <w:rFonts w:eastAsiaTheme="majorEastAsia"/>
        </w:rPr>
        <w:t xml:space="preserve">Second, both </w:t>
      </w:r>
      <w:proofErr w:type="spellStart"/>
      <w:r>
        <w:rPr>
          <w:rFonts w:eastAsiaTheme="majorEastAsia"/>
        </w:rPr>
        <w:t>mutator</w:t>
      </w:r>
      <w:proofErr w:type="spellEnd"/>
      <w:r>
        <w:rPr>
          <w:rFonts w:eastAsiaTheme="majorEastAsia"/>
        </w:rPr>
        <w:t xml:space="preserve"> populations (SIM and CM) adapt much faster than </w:t>
      </w:r>
      <w:r w:rsidR="00E95AD3">
        <w:rPr>
          <w:rFonts w:eastAsiaTheme="majorEastAsia"/>
        </w:rPr>
        <w:t>non-</w:t>
      </w:r>
      <w:proofErr w:type="spellStart"/>
      <w:r w:rsidR="00E95AD3">
        <w:rPr>
          <w:rFonts w:eastAsiaTheme="majorEastAsia"/>
        </w:rPr>
        <w:t>mutator</w:t>
      </w:r>
      <w:proofErr w:type="spellEnd"/>
      <w:r>
        <w:rPr>
          <w:rFonts w:eastAsiaTheme="majorEastAsia"/>
        </w:rPr>
        <w:t xml:space="preserve"> populations</w:t>
      </w:r>
      <w:r w:rsidR="00E95AD3">
        <w:rPr>
          <w:rFonts w:eastAsiaTheme="majorEastAsia"/>
        </w:rPr>
        <w:t>, and increasing the mutation rate decreases the adaptation time. Remarkably, in the time it takes a non-</w:t>
      </w:r>
      <w:proofErr w:type="spellStart"/>
      <w:r w:rsidR="00E95AD3">
        <w:rPr>
          <w:rFonts w:eastAsiaTheme="majorEastAsia"/>
        </w:rPr>
        <w:t>mutator</w:t>
      </w:r>
      <w:proofErr w:type="spellEnd"/>
      <w:r w:rsidR="00E95AD3">
        <w:rPr>
          <w:rFonts w:eastAsiaTheme="majorEastAsia"/>
        </w:rPr>
        <w:t xml:space="preserve"> population to fix a single beneficial mutation, a </w:t>
      </w:r>
      <w:proofErr w:type="spellStart"/>
      <w:r w:rsidR="00E95AD3">
        <w:rPr>
          <w:rFonts w:eastAsiaTheme="majorEastAsia"/>
        </w:rPr>
        <w:t>mutator</w:t>
      </w:r>
      <w:proofErr w:type="spellEnd"/>
      <w:r w:rsidR="00E95AD3">
        <w:rPr>
          <w:rFonts w:eastAsiaTheme="majorEastAsia"/>
        </w:rPr>
        <w:t xml:space="preserve"> population can fix a combination of four beneficial mutations, even without recombination (see </w:t>
      </w:r>
      <w:r w:rsidR="0047230E">
        <w:rPr>
          <w:rFonts w:eastAsiaTheme="majorEastAsia"/>
        </w:rPr>
        <w:t>panels</w:t>
      </w:r>
      <w:r w:rsidR="00E95AD3">
        <w:rPr>
          <w:rFonts w:eastAsiaTheme="majorEastAsia"/>
        </w:rPr>
        <w:t xml:space="preserve"> where triangles are below circles). </w:t>
      </w:r>
      <w:r>
        <w:rPr>
          <w:rFonts w:eastAsiaTheme="majorEastAsia"/>
        </w:rPr>
        <w:t>The difference between CM and SIM is only meaningful when adaptations require a single beneficial mutation (circles)</w:t>
      </w:r>
      <w:r w:rsidR="00E95AD3">
        <w:rPr>
          <w:rFonts w:eastAsiaTheme="majorEastAsia"/>
        </w:rPr>
        <w:t xml:space="preserve"> and is very small even then.</w:t>
      </w:r>
    </w:p>
    <w:p w:rsidR="006B30F1" w:rsidRDefault="006B30F1" w:rsidP="00E95AD3">
      <w:pPr>
        <w:rPr>
          <w:rFonts w:eastAsiaTheme="majorEastAsia"/>
        </w:rPr>
      </w:pPr>
    </w:p>
    <w:p w:rsidR="00901526" w:rsidRDefault="00F13911" w:rsidP="000F32FA">
      <w:pPr>
        <w:keepNext/>
        <w:jc w:val="center"/>
      </w:pPr>
      <w:r>
        <w:rPr>
          <w:rFonts w:eastAsiaTheme="majorEastAsia" w:cstheme="majorBidi"/>
          <w:b/>
          <w:bCs/>
          <w:noProof/>
          <w:color w:val="4F81BD" w:themeColor="accent1"/>
          <w:sz w:val="26"/>
          <w:szCs w:val="26"/>
          <w:lang w:bidi="ar-SA"/>
        </w:rPr>
        <w:lastRenderedPageBreak/>
        <w:drawing>
          <wp:inline distT="0" distB="0" distL="0" distR="0">
            <wp:extent cx="5725160" cy="4913630"/>
            <wp:effectExtent l="0" t="0" r="8890" b="1270"/>
            <wp:docPr id="4" name="Picture 4" descr="D:\workspace\mamba\simarba\analysis\adaptation_NR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NR_2014-03-1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F13911" w:rsidRDefault="00901526" w:rsidP="00F13911">
      <w:pPr>
        <w:pStyle w:val="Caption"/>
        <w:jc w:val="center"/>
      </w:pPr>
      <w:r>
        <w:t xml:space="preserve">Figure </w:t>
      </w:r>
      <w:fldSimple w:instr=" SEQ Figure \* ARABIC ">
        <w:r w:rsidR="006E5183">
          <w:rPr>
            <w:noProof/>
          </w:rPr>
          <w:t>7</w:t>
        </w:r>
      </w:fldSimple>
      <w:r>
        <w:t xml:space="preserve"> - </w:t>
      </w:r>
      <w:r w:rsidR="00F13911" w:rsidRPr="00F13911">
        <w:t>adaptation_NR_2014-03-10</w:t>
      </w:r>
    </w:p>
    <w:p w:rsidR="007817E7" w:rsidRDefault="007817E7" w:rsidP="007817E7"/>
    <w:p w:rsidR="007817E7" w:rsidRPr="007817E7" w:rsidRDefault="007817E7" w:rsidP="007817E7">
      <w:r>
        <w:rPr>
          <w:noProof/>
          <w:lang w:bidi="ar-SA"/>
        </w:rPr>
        <w:lastRenderedPageBreak/>
        <w:drawing>
          <wp:inline distT="0" distB="0" distL="0" distR="0">
            <wp:extent cx="5731510" cy="4912995"/>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ptation_NR_2014-05-1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rsidR="007817E7" w:rsidRDefault="007817E7" w:rsidP="007817E7">
      <w:pPr>
        <w:pStyle w:val="Caption"/>
        <w:jc w:val="center"/>
      </w:pPr>
      <w:r>
        <w:t xml:space="preserve">Figure </w:t>
      </w:r>
      <w:fldSimple w:instr=" SEQ Figure \* ARABIC ">
        <w:r>
          <w:rPr>
            <w:noProof/>
          </w:rPr>
          <w:t>7</w:t>
        </w:r>
      </w:fldSimple>
      <w:r w:rsidR="00D113A8">
        <w:rPr>
          <w:noProof/>
        </w:rPr>
        <w:t>’</w:t>
      </w:r>
      <w:r>
        <w:t xml:space="preserve"> - </w:t>
      </w:r>
      <w:r w:rsidRPr="00F13911">
        <w:t>adaptation_NR_2014-</w:t>
      </w:r>
      <w:r w:rsidR="00D113A8">
        <w:t>05-11</w:t>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6"/>
    </w:p>
    <w:p w:rsidR="0071707E" w:rsidRPr="00721F05" w:rsidRDefault="0071707E" w:rsidP="00A630A5">
      <w:r w:rsidRPr="00721F05">
        <w:t xml:space="preserve">The consequences of stress-induced mutation and recombination go well beyond discussions of evolutionary theory and population genetics. Pathogens have been shown to acquire drug-resistance via stress-induced mechanisms </w:t>
      </w:r>
      <w:r w:rsidRPr="00721F05">
        <w:fldChar w:fldCharType="begin" w:fldLock="1"/>
      </w:r>
      <w:r w:rsidR="007863CD">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w:t>
      </w:r>
      <w:r w:rsidR="00A630A5">
        <w:t xml:space="preserve">both stress-induced mutation and recombination have important </w:t>
      </w:r>
      <w:r w:rsidRPr="00721F05">
        <w:t>implication</w:t>
      </w:r>
      <w:r w:rsidR="00A630A5">
        <w:t>s</w:t>
      </w:r>
      <w:r w:rsidRPr="00721F05">
        <w:t xml:space="preserve"> for the design of antibiotic treatment strategies </w:t>
      </w:r>
      <w:r w:rsidRPr="00721F05">
        <w:fldChar w:fldCharType="begin" w:fldLock="1"/>
      </w:r>
      <w:r w:rsidR="007863CD">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and pesticide application </w:t>
      </w:r>
      <w:r w:rsidRPr="00721F05">
        <w:fldChar w:fldCharType="begin" w:fldLock="1"/>
      </w:r>
      <w:r w:rsidR="007863CD">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7863CD">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radiation are predicted to induce </w:t>
      </w:r>
      <w:r w:rsidR="00A630A5">
        <w:t xml:space="preserve">mutagenesis </w:t>
      </w:r>
      <w:r w:rsidRPr="00721F05">
        <w:t xml:space="preserve">in cancer cells, thereby promoting the acquisition of drug-resistance, cancer progression and metastasis </w:t>
      </w:r>
      <w:r w:rsidRPr="00721F05">
        <w:fldChar w:fldCharType="begin" w:fldLock="1"/>
      </w:r>
      <w:r w:rsidR="007863CD">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xml:space="preserve">. </w:t>
      </w:r>
    </w:p>
    <w:p w:rsidR="00C861BA" w:rsidRPr="00721F05" w:rsidRDefault="00C861BA" w:rsidP="00E56CE3">
      <w:pPr>
        <w:rPr>
          <w:rFonts w:eastAsia="Times New Roman"/>
        </w:rPr>
      </w:pPr>
      <w:r w:rsidRPr="00721F05">
        <w:t xml:space="preserve">The co-evolution of the rates of mutation and recombination has received some remarkabl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7863CD">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xml:space="preserve"> studied the evolution of </w:t>
      </w:r>
      <w:proofErr w:type="spellStart"/>
      <w:r w:rsidRPr="00721F05">
        <w:rPr>
          <w:rFonts w:eastAsia="Times New Roman"/>
        </w:rPr>
        <w:t>mutator</w:t>
      </w:r>
      <w:proofErr w:type="spellEnd"/>
      <w:r w:rsidRPr="00721F05">
        <w:rPr>
          <w:rFonts w:eastAsia="Times New Roman"/>
        </w:rPr>
        <w:t xml:space="preserve"> alleles in a population adapting to a new environment which requires a combination of several beneficial mutations for optimal adaptation. They have shown that "</w:t>
      </w:r>
      <w:r w:rsidRPr="00721F05">
        <w:rPr>
          <w:rFonts w:eastAsia="Times New Roman"/>
          <w:i/>
          <w:iCs/>
        </w:rPr>
        <w:t xml:space="preserve">even rare genetic exchanges can lead to a large decrease in the probability of </w:t>
      </w:r>
      <w:proofErr w:type="spellStart"/>
      <w:r w:rsidRPr="00721F05">
        <w:rPr>
          <w:rFonts w:eastAsia="Times New Roman"/>
          <w:i/>
          <w:iCs/>
        </w:rPr>
        <w:t>mutator</w:t>
      </w:r>
      <w:proofErr w:type="spellEnd"/>
      <w:r w:rsidRPr="00721F05">
        <w:rPr>
          <w:rFonts w:eastAsia="Times New Roman"/>
          <w:i/>
          <w:iCs/>
        </w:rPr>
        <w:t xml:space="preserve"> fixation</w:t>
      </w:r>
      <w:r w:rsidRPr="00721F05">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721F05" w:rsidRDefault="00C861BA" w:rsidP="00E56CE3">
      <w:pPr>
        <w:rPr>
          <w:rFonts w:eastAsia="Times New Roman"/>
          <w:noProof/>
        </w:rPr>
      </w:pPr>
      <w:r w:rsidRPr="00721F05">
        <w:rPr>
          <w:rFonts w:eastAsia="Times New Roman"/>
        </w:rPr>
        <w:t xml:space="preserve">A different approach was taken by Levin and </w:t>
      </w:r>
      <w:proofErr w:type="spellStart"/>
      <w:r w:rsidRPr="00721F05">
        <w:rPr>
          <w:rFonts w:eastAsia="Times New Roman"/>
        </w:rPr>
        <w:t>Cornejo</w:t>
      </w:r>
      <w:proofErr w:type="spellEnd"/>
      <w:r w:rsidRPr="00721F05">
        <w:rPr>
          <w:rFonts w:eastAsia="Times New Roman"/>
        </w:rPr>
        <w:t xml:space="preserve"> </w:t>
      </w:r>
      <w:r w:rsidRPr="00721F05">
        <w:rPr>
          <w:rFonts w:eastAsia="Times New Roman"/>
        </w:rPr>
        <w:fldChar w:fldCharType="begin" w:fldLock="1"/>
      </w:r>
      <w:r w:rsidR="007863CD">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721F05" w:rsidRDefault="00C861BA" w:rsidP="00E56CE3">
      <w:r w:rsidRPr="00721F05">
        <w:rPr>
          <w:highlight w:val="red"/>
        </w:rPr>
        <w:t xml:space="preserve">Sloan and </w:t>
      </w:r>
      <w:proofErr w:type="spellStart"/>
      <w:r w:rsidRPr="00721F05">
        <w:rPr>
          <w:highlight w:val="red"/>
        </w:rPr>
        <w:t>Panjeti</w:t>
      </w:r>
      <w:proofErr w:type="spellEnd"/>
    </w:p>
    <w:p w:rsidR="00C861BA" w:rsidRPr="00721F05" w:rsidRDefault="00C861BA" w:rsidP="00E56CE3"/>
    <w:p w:rsidR="00A77B3E" w:rsidRPr="00721F05" w:rsidRDefault="00451CA6" w:rsidP="00E56CE3">
      <w:r w:rsidRPr="00721F05">
        <w:t>Cost of fidelity – in competitions between CM and SIM this could have changed the picture, giving the CM a better fitness in the constant environment regime</w:t>
      </w:r>
    </w:p>
    <w:p w:rsidR="00E96D68" w:rsidRPr="00721F05" w:rsidRDefault="00E96D68" w:rsidP="00E56CE3"/>
    <w:p w:rsidR="00E96D68" w:rsidRPr="00721F05" w:rsidRDefault="00E96D68" w:rsidP="00E56CE3">
      <w:r w:rsidRPr="00721F05">
        <w:lastRenderedPageBreak/>
        <w:t xml:space="preserve">//Nevertheless, in a previous study we have shown that if mutation rates are increased in individuals with below average fitness and reduced in individuals with above average fitness, then the mutation load actually decreases </w:t>
      </w:r>
      <w:r w:rsidR="00DE534D" w:rsidRPr="00721F05">
        <w:fldChar w:fldCharType="begin" w:fldLock="1"/>
      </w:r>
      <w:r w:rsidR="007863C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721F05">
        <w:fldChar w:fldCharType="separate"/>
      </w:r>
      <w:r w:rsidRPr="00721F05">
        <w:rPr>
          <w:noProof/>
        </w:rPr>
        <w:t>(Ram and Hadany 2012)</w:t>
      </w:r>
      <w:r w:rsidR="00DE534D" w:rsidRPr="00721F05">
        <w:fldChar w:fldCharType="end"/>
      </w:r>
      <w:r w:rsidRPr="00721F05">
        <w:t>. //??</w:t>
      </w:r>
      <w:proofErr w:type="gramStart"/>
      <w:r w:rsidRPr="00721F05">
        <w:t>to</w:t>
      </w:r>
      <w:proofErr w:type="gramEnd"/>
      <w:r w:rsidRPr="00721F05">
        <w:t xml:space="preserve"> discussion??</w:t>
      </w:r>
    </w:p>
    <w:p w:rsidR="000E7665" w:rsidRPr="00721F05" w:rsidRDefault="000E7665" w:rsidP="00E56CE3"/>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t xml:space="preserve">Recombination occurs by bacterial transformation </w:t>
      </w:r>
      <w:r w:rsidR="00DE534D" w:rsidRPr="00721F05">
        <w:fldChar w:fldCharType="begin" w:fldLock="1"/>
      </w:r>
      <w:r w:rsidR="007863CD">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721F05">
        <w:fldChar w:fldCharType="begin" w:fldLock="1"/>
      </w:r>
      <w:r w:rsidR="007863CD">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7863CD">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7863CD">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7863CD">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7863CD">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stress-</w:t>
      </w:r>
      <w:proofErr w:type="gramStart"/>
      <w:r w:rsidRPr="00721F05">
        <w:t>induced  combined</w:t>
      </w:r>
      <w:proofErr w:type="gramEnd"/>
      <w:r w:rsidRPr="00721F05">
        <w:t xml:space="preserve">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00F33150" w:rsidRPr="00721F05">
        <w:t xml:space="preserve">Table </w:t>
      </w:r>
      <w:r w:rsidR="00F33150">
        <w:t>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7863CD">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mut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mutator</w:t>
            </w:r>
            <w:proofErr w:type="spellEnd"/>
            <w:r w:rsidRPr="00721F05">
              <w:rPr>
                <w:sz w:val="18"/>
                <w:szCs w:val="18"/>
              </w:rPr>
              <w:t xml:space="preserve">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mut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mutator</w:t>
            </w:r>
            <w:proofErr w:type="spellEnd"/>
            <w:r w:rsidRPr="00721F05">
              <w:rPr>
                <w:sz w:val="18"/>
                <w:szCs w:val="18"/>
              </w:rPr>
              <w:t xml:space="preserve">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lang w:bidi="ar-SA"/>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fldSimple w:instr=" SEQ Figure \* ARABIC ">
        <w:r w:rsidR="006E5183">
          <w:rPr>
            <w:noProof/>
          </w:rPr>
          <w:t>8</w:t>
        </w:r>
      </w:fldSimple>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lang w:bidi="ar-SA"/>
        </w:rPr>
        <w:lastRenderedPageBreak/>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t xml:space="preserve">Figure </w:t>
      </w:r>
      <w:fldSimple w:instr=" SEQ Figure \* ARABIC ">
        <w:r w:rsidR="006E5183">
          <w:rPr>
            <w:noProof/>
          </w:rPr>
          <w:t>9</w:t>
        </w:r>
      </w:fldSimple>
      <w:r>
        <w:t xml:space="preserve"> - </w:t>
      </w:r>
      <w:r w:rsidRPr="0017463F">
        <w:t>invasion_RB_SIMvsCM_pop_1e6_2014-03-09</w:t>
      </w: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20"/>
      <w:headerReference w:type="default" r:id="rId21"/>
      <w:footerReference w:type="even" r:id="rId22"/>
      <w:footerReference w:type="default" r:id="rId2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3300" w:rsidRDefault="00913300" w:rsidP="00684BC6">
      <w:r>
        <w:separator/>
      </w:r>
    </w:p>
  </w:endnote>
  <w:endnote w:type="continuationSeparator" w:id="0">
    <w:p w:rsidR="00913300" w:rsidRDefault="00913300"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0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itstream Vera Sans">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EB25ED" w:rsidRDefault="00EB25ED" w:rsidP="00684BC6">
        <w:pPr>
          <w:pStyle w:val="Footer"/>
        </w:pPr>
        <w:r>
          <w:fldChar w:fldCharType="begin"/>
        </w:r>
        <w:r>
          <w:instrText xml:space="preserve"> PAGE   \* MERGEFORMAT </w:instrText>
        </w:r>
        <w:r>
          <w:fldChar w:fldCharType="separate"/>
        </w:r>
        <w:r w:rsidR="007D60D9">
          <w:rPr>
            <w:noProof/>
          </w:rPr>
          <w:t>6</w:t>
        </w:r>
        <w:r>
          <w:rPr>
            <w:noProof/>
          </w:rPr>
          <w:fldChar w:fldCharType="end"/>
        </w:r>
      </w:p>
    </w:sdtContent>
  </w:sdt>
  <w:p w:rsidR="00EB25ED" w:rsidRDefault="00EB25ED"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r>
      <w:fldChar w:fldCharType="begin"/>
    </w:r>
    <w:r>
      <w:instrText>PAGE</w:instrText>
    </w:r>
    <w:r>
      <w:fldChar w:fldCharType="separate"/>
    </w:r>
    <w:r w:rsidR="007D60D9">
      <w:rPr>
        <w:noProof/>
      </w:rPr>
      <w:t>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3300" w:rsidRDefault="00913300" w:rsidP="00684BC6">
      <w:r>
        <w:separator/>
      </w:r>
    </w:p>
  </w:footnote>
  <w:footnote w:type="continuationSeparator" w:id="0">
    <w:p w:rsidR="00913300" w:rsidRDefault="00913300"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fldChar w:fldCharType="begin"/>
    </w:r>
    <w:r>
      <w:instrText xml:space="preserve"> DATE \@ "MMMM d, yyyy" </w:instrText>
    </w:r>
    <w:r>
      <w:fldChar w:fldCharType="separate"/>
    </w:r>
    <w:r w:rsidR="00C94FC9">
      <w:rPr>
        <w:noProof/>
      </w:rPr>
      <w:t>May 11,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C4E74"/>
    <w:rsid w:val="000E1F6B"/>
    <w:rsid w:val="000E3774"/>
    <w:rsid w:val="000E7665"/>
    <w:rsid w:val="000F32FA"/>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E1657"/>
    <w:rsid w:val="001E25FE"/>
    <w:rsid w:val="00206BDA"/>
    <w:rsid w:val="002348CA"/>
    <w:rsid w:val="002619F0"/>
    <w:rsid w:val="00280E31"/>
    <w:rsid w:val="002833EF"/>
    <w:rsid w:val="002A2A28"/>
    <w:rsid w:val="002A4903"/>
    <w:rsid w:val="002A5C34"/>
    <w:rsid w:val="002B4788"/>
    <w:rsid w:val="002D240A"/>
    <w:rsid w:val="002F40E4"/>
    <w:rsid w:val="003003C7"/>
    <w:rsid w:val="003012BC"/>
    <w:rsid w:val="00310BF7"/>
    <w:rsid w:val="00326A26"/>
    <w:rsid w:val="003326EA"/>
    <w:rsid w:val="00335A8F"/>
    <w:rsid w:val="00340314"/>
    <w:rsid w:val="003443CF"/>
    <w:rsid w:val="0036194A"/>
    <w:rsid w:val="00393F82"/>
    <w:rsid w:val="00396210"/>
    <w:rsid w:val="003A0002"/>
    <w:rsid w:val="003A0243"/>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B2D79"/>
    <w:rsid w:val="004B51C1"/>
    <w:rsid w:val="004B53DF"/>
    <w:rsid w:val="004B68EC"/>
    <w:rsid w:val="004D3201"/>
    <w:rsid w:val="004D566A"/>
    <w:rsid w:val="004E1DFB"/>
    <w:rsid w:val="004F3A59"/>
    <w:rsid w:val="00503D02"/>
    <w:rsid w:val="005055C2"/>
    <w:rsid w:val="0051712D"/>
    <w:rsid w:val="005204BA"/>
    <w:rsid w:val="0052308B"/>
    <w:rsid w:val="00554C37"/>
    <w:rsid w:val="00555054"/>
    <w:rsid w:val="00557C4E"/>
    <w:rsid w:val="005653F6"/>
    <w:rsid w:val="005812EA"/>
    <w:rsid w:val="00583201"/>
    <w:rsid w:val="00586D50"/>
    <w:rsid w:val="00595314"/>
    <w:rsid w:val="005B467E"/>
    <w:rsid w:val="005D47D6"/>
    <w:rsid w:val="005E5B74"/>
    <w:rsid w:val="005E79F1"/>
    <w:rsid w:val="005F544C"/>
    <w:rsid w:val="005F5AA7"/>
    <w:rsid w:val="006036F1"/>
    <w:rsid w:val="006115D1"/>
    <w:rsid w:val="00616BE7"/>
    <w:rsid w:val="006258AC"/>
    <w:rsid w:val="00626574"/>
    <w:rsid w:val="00630519"/>
    <w:rsid w:val="00631E2F"/>
    <w:rsid w:val="00636CE6"/>
    <w:rsid w:val="00647343"/>
    <w:rsid w:val="006508EB"/>
    <w:rsid w:val="006539F4"/>
    <w:rsid w:val="00657751"/>
    <w:rsid w:val="00660730"/>
    <w:rsid w:val="00672974"/>
    <w:rsid w:val="0068460F"/>
    <w:rsid w:val="00684BC6"/>
    <w:rsid w:val="006A7F51"/>
    <w:rsid w:val="006B0E79"/>
    <w:rsid w:val="006B2502"/>
    <w:rsid w:val="006B30F1"/>
    <w:rsid w:val="006D4EF6"/>
    <w:rsid w:val="006E5183"/>
    <w:rsid w:val="00700857"/>
    <w:rsid w:val="00700C41"/>
    <w:rsid w:val="00705B94"/>
    <w:rsid w:val="00706AFB"/>
    <w:rsid w:val="0071707E"/>
    <w:rsid w:val="00720B39"/>
    <w:rsid w:val="00721F05"/>
    <w:rsid w:val="00732F22"/>
    <w:rsid w:val="007369B1"/>
    <w:rsid w:val="00736E31"/>
    <w:rsid w:val="00740192"/>
    <w:rsid w:val="0076167C"/>
    <w:rsid w:val="007651D5"/>
    <w:rsid w:val="007737DB"/>
    <w:rsid w:val="00773F47"/>
    <w:rsid w:val="00774048"/>
    <w:rsid w:val="007817E7"/>
    <w:rsid w:val="0078466C"/>
    <w:rsid w:val="007863CD"/>
    <w:rsid w:val="00792B01"/>
    <w:rsid w:val="007A3454"/>
    <w:rsid w:val="007A3950"/>
    <w:rsid w:val="007A4F97"/>
    <w:rsid w:val="007B126F"/>
    <w:rsid w:val="007B19C1"/>
    <w:rsid w:val="007B768F"/>
    <w:rsid w:val="007C18B3"/>
    <w:rsid w:val="007D60D9"/>
    <w:rsid w:val="007E056A"/>
    <w:rsid w:val="007F2309"/>
    <w:rsid w:val="007F4490"/>
    <w:rsid w:val="008029C0"/>
    <w:rsid w:val="00810973"/>
    <w:rsid w:val="008234EB"/>
    <w:rsid w:val="00850186"/>
    <w:rsid w:val="00850ADF"/>
    <w:rsid w:val="0085626B"/>
    <w:rsid w:val="00873682"/>
    <w:rsid w:val="008737FF"/>
    <w:rsid w:val="008769D4"/>
    <w:rsid w:val="008806FA"/>
    <w:rsid w:val="008834FE"/>
    <w:rsid w:val="00883FD5"/>
    <w:rsid w:val="008B5229"/>
    <w:rsid w:val="008B66B5"/>
    <w:rsid w:val="008B713A"/>
    <w:rsid w:val="008B7836"/>
    <w:rsid w:val="008C1001"/>
    <w:rsid w:val="008C6396"/>
    <w:rsid w:val="008C6A6B"/>
    <w:rsid w:val="00901526"/>
    <w:rsid w:val="00904140"/>
    <w:rsid w:val="00913300"/>
    <w:rsid w:val="00916129"/>
    <w:rsid w:val="009161B7"/>
    <w:rsid w:val="00957384"/>
    <w:rsid w:val="0096305D"/>
    <w:rsid w:val="00980973"/>
    <w:rsid w:val="00985198"/>
    <w:rsid w:val="0098530B"/>
    <w:rsid w:val="0099411D"/>
    <w:rsid w:val="009A004F"/>
    <w:rsid w:val="009A61A0"/>
    <w:rsid w:val="009E0856"/>
    <w:rsid w:val="009E7887"/>
    <w:rsid w:val="00A04F4E"/>
    <w:rsid w:val="00A0686E"/>
    <w:rsid w:val="00A230AF"/>
    <w:rsid w:val="00A25916"/>
    <w:rsid w:val="00A3138F"/>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66E9"/>
    <w:rsid w:val="00AD6C4A"/>
    <w:rsid w:val="00AE00F8"/>
    <w:rsid w:val="00AE39F0"/>
    <w:rsid w:val="00AE5E3A"/>
    <w:rsid w:val="00AF0E14"/>
    <w:rsid w:val="00B146BD"/>
    <w:rsid w:val="00B31764"/>
    <w:rsid w:val="00B45BBE"/>
    <w:rsid w:val="00B4732B"/>
    <w:rsid w:val="00B65692"/>
    <w:rsid w:val="00B70137"/>
    <w:rsid w:val="00B7245A"/>
    <w:rsid w:val="00B90363"/>
    <w:rsid w:val="00B978DF"/>
    <w:rsid w:val="00BA283B"/>
    <w:rsid w:val="00BB0D46"/>
    <w:rsid w:val="00BB0D91"/>
    <w:rsid w:val="00BD3752"/>
    <w:rsid w:val="00BD6A77"/>
    <w:rsid w:val="00BE3F10"/>
    <w:rsid w:val="00C00829"/>
    <w:rsid w:val="00C02BF1"/>
    <w:rsid w:val="00C2122E"/>
    <w:rsid w:val="00C25AF1"/>
    <w:rsid w:val="00C40CFE"/>
    <w:rsid w:val="00C4165C"/>
    <w:rsid w:val="00C44784"/>
    <w:rsid w:val="00C51B23"/>
    <w:rsid w:val="00C861BA"/>
    <w:rsid w:val="00C94FC9"/>
    <w:rsid w:val="00C97D38"/>
    <w:rsid w:val="00CA06B1"/>
    <w:rsid w:val="00CA71D6"/>
    <w:rsid w:val="00CB434A"/>
    <w:rsid w:val="00CB6A9A"/>
    <w:rsid w:val="00CC12B2"/>
    <w:rsid w:val="00CC43BC"/>
    <w:rsid w:val="00CD0BDA"/>
    <w:rsid w:val="00CD0D70"/>
    <w:rsid w:val="00D02DFC"/>
    <w:rsid w:val="00D06B86"/>
    <w:rsid w:val="00D113A8"/>
    <w:rsid w:val="00D22B44"/>
    <w:rsid w:val="00D3013A"/>
    <w:rsid w:val="00D31778"/>
    <w:rsid w:val="00D4253F"/>
    <w:rsid w:val="00D546DC"/>
    <w:rsid w:val="00D55250"/>
    <w:rsid w:val="00D57534"/>
    <w:rsid w:val="00D612CB"/>
    <w:rsid w:val="00D61EE2"/>
    <w:rsid w:val="00D76359"/>
    <w:rsid w:val="00DA10A1"/>
    <w:rsid w:val="00DB3CE0"/>
    <w:rsid w:val="00DC25EE"/>
    <w:rsid w:val="00DC3FF4"/>
    <w:rsid w:val="00DE534D"/>
    <w:rsid w:val="00E154A6"/>
    <w:rsid w:val="00E15D4F"/>
    <w:rsid w:val="00E26B2F"/>
    <w:rsid w:val="00E56CE3"/>
    <w:rsid w:val="00E65857"/>
    <w:rsid w:val="00E65D1C"/>
    <w:rsid w:val="00E663AE"/>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13911"/>
    <w:rsid w:val="00F168F6"/>
    <w:rsid w:val="00F24807"/>
    <w:rsid w:val="00F314F2"/>
    <w:rsid w:val="00F33150"/>
    <w:rsid w:val="00F6288C"/>
    <w:rsid w:val="00F638EB"/>
    <w:rsid w:val="00F9096A"/>
    <w:rsid w:val="00FA6129"/>
    <w:rsid w:val="00FA6D6B"/>
    <w:rsid w:val="00FA7E50"/>
    <w:rsid w:val="00FB03E2"/>
    <w:rsid w:val="00FB160E"/>
    <w:rsid w:val="00FB6B5E"/>
    <w:rsid w:val="00FB7064"/>
    <w:rsid w:val="00FC46AB"/>
    <w:rsid w:val="00FD4A32"/>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DFBCDA-3AF3-4FA8-A581-6043C185D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6</TotalTime>
  <Pages>21</Pages>
  <Words>28410</Words>
  <Characters>161938</Characters>
  <Application>Microsoft Office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89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73</cp:revision>
  <cp:lastPrinted>2014-03-02T09:50:00Z</cp:lastPrinted>
  <dcterms:created xsi:type="dcterms:W3CDTF">2012-09-27T08:48:00Z</dcterms:created>
  <dcterms:modified xsi:type="dcterms:W3CDTF">2014-05-11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BMC Evolutionary Biology</vt:lpwstr>
  </property>
  <property fmtid="{D5CDD505-2E9C-101B-9397-08002B2CF9AE}" pid="6" name="Mendeley Recent Style Id 0_1">
    <vt:lpwstr>http://www.zotero.org/styles/bmc-evolutionary-biology</vt:lpwstr>
  </property>
  <property fmtid="{D5CDD505-2E9C-101B-9397-08002B2CF9AE}" pid="7" name="Mendeley Recent Style Name 1_1">
    <vt:lpwstr>Chicago Manual of Style 16th edition (author-date)</vt:lpwstr>
  </property>
  <property fmtid="{D5CDD505-2E9C-101B-9397-08002B2CF9AE}" pid="8" name="Mendeley Recent Style Id 1_1">
    <vt:lpwstr>http://www.zotero.org/styles/chicago-author-date</vt:lpwstr>
  </property>
  <property fmtid="{D5CDD505-2E9C-101B-9397-08002B2CF9AE}" pid="9" name="Mendeley Recent Style Name 2_1">
    <vt:lpwstr>Chicago Manual of Style 16th edition (full note)</vt:lpwstr>
  </property>
  <property fmtid="{D5CDD505-2E9C-101B-9397-08002B2CF9AE}" pid="10" name="Mendeley Recent Style Id 2_1">
    <vt:lpwstr>http://www.zotero.org/styles/chicago-fullnote-bibliography</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Israel Journal of Ecology &amp; Evolution</vt:lpwstr>
  </property>
  <property fmtid="{D5CDD505-2E9C-101B-9397-08002B2CF9AE}" pid="20" name="Mendeley Recent Style Id 7_1">
    <vt:lpwstr>http://www.zotero.org/styles/israel-journal-of-ecology-and-evolution</vt:lpwstr>
  </property>
  <property fmtid="{D5CDD505-2E9C-101B-9397-08002B2CF9AE}" pid="21" name="Mendeley Recent Style Name 8_1">
    <vt:lpwstr>Journal of Evolutionary Biology</vt:lpwstr>
  </property>
  <property fmtid="{D5CDD505-2E9C-101B-9397-08002B2CF9AE}" pid="22" name="Mendeley Recent Style Id 8_1">
    <vt:lpwstr>http://www.zotero.org/styles/journal-of-evolutionary-biology</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